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61327F" w14:textId="6F0F7BA8" w:rsidR="00AC00F1" w:rsidRPr="00AC00F1" w:rsidRDefault="00AC00F1" w:rsidP="00AC00F1">
      <w:pPr>
        <w:jc w:val="center"/>
        <w:rPr>
          <w:b/>
        </w:rPr>
      </w:pPr>
      <w:r w:rsidRPr="00AC00F1">
        <w:rPr>
          <w:b/>
        </w:rPr>
        <w:t>A stress-test o</w:t>
      </w:r>
      <w:r w:rsidR="00115ED5">
        <w:rPr>
          <w:b/>
        </w:rPr>
        <w:t>f h</w:t>
      </w:r>
      <w:r w:rsidR="007F0AA4">
        <w:rPr>
          <w:b/>
        </w:rPr>
        <w:t xml:space="preserve">eat </w:t>
      </w:r>
      <w:r w:rsidR="00115ED5">
        <w:rPr>
          <w:b/>
        </w:rPr>
        <w:t>h</w:t>
      </w:r>
      <w:r w:rsidR="007F0AA4">
        <w:rPr>
          <w:b/>
        </w:rPr>
        <w:t xml:space="preserve">ealth </w:t>
      </w:r>
      <w:r w:rsidR="00115ED5">
        <w:rPr>
          <w:b/>
        </w:rPr>
        <w:t xml:space="preserve">warning systems and actions plans </w:t>
      </w:r>
      <w:r w:rsidRPr="00AC00F1">
        <w:rPr>
          <w:b/>
        </w:rPr>
        <w:t>under future climate change scenarios</w:t>
      </w:r>
    </w:p>
    <w:p w14:paraId="77BB7F24" w14:textId="77777777" w:rsidR="00F718B5" w:rsidRPr="00F718B5" w:rsidRDefault="00F718B5" w:rsidP="00AC00F1">
      <w:pPr>
        <w:jc w:val="center"/>
        <w:rPr>
          <w:b/>
        </w:rPr>
      </w:pPr>
    </w:p>
    <w:p w14:paraId="73038D15" w14:textId="6A486187" w:rsidR="00AC00F1" w:rsidRPr="00AC00F1" w:rsidRDefault="00F718B5">
      <w:pPr>
        <w:rPr>
          <w:u w:val="single"/>
        </w:rPr>
      </w:pPr>
      <w:r w:rsidRPr="00AC00F1">
        <w:rPr>
          <w:u w:val="single"/>
        </w:rPr>
        <w:t>Abstract</w:t>
      </w:r>
    </w:p>
    <w:p w14:paraId="593A20DF" w14:textId="77777777" w:rsidR="00F718B5" w:rsidRDefault="00F718B5">
      <w:pPr>
        <w:rPr>
          <w:b/>
        </w:rPr>
      </w:pPr>
    </w:p>
    <w:p w14:paraId="56A39F2C" w14:textId="75F7392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8E4AA6">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3122A11B" w14:textId="7638489E" w:rsidR="00E12013"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34A7FF3F" w14:textId="77777777" w:rsidR="00E12013" w:rsidRDefault="00E12013" w:rsidP="002C32C8">
      <w:pPr>
        <w:jc w:val="both"/>
      </w:pPr>
    </w:p>
    <w:p w14:paraId="1AD33ECE" w14:textId="3EC07CA8" w:rsidR="000C4ED8"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7C3B9D">
        <w:t>.</w:t>
      </w:r>
    </w:p>
    <w:p w14:paraId="3BB87E84" w14:textId="77777777" w:rsidR="000C4ED8" w:rsidRDefault="000C4ED8" w:rsidP="002C32C8">
      <w:pPr>
        <w:jc w:val="both"/>
      </w:pPr>
    </w:p>
    <w:p w14:paraId="17A3580C" w14:textId="6E12AED0" w:rsidR="003C1065" w:rsidRPr="00F929CA"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bookmarkStart w:id="0" w:name="_GoBack"/>
      <w:bookmarkEnd w:id="0"/>
      <w:r w:rsidR="00E33BFE">
        <w:t>.</w:t>
      </w:r>
      <w:r w:rsidR="007F0E2A" w:rsidRPr="00F929CA">
        <w:t xml:space="preserve"> </w:t>
      </w:r>
      <w:r w:rsidR="007C3B9D">
        <w:t xml:space="preserve">The ultimate aim </w:t>
      </w:r>
      <w:r w:rsidR="004E661F">
        <w:t xml:space="preserve">of the study is </w:t>
      </w:r>
      <w:r w:rsidR="007C3B9D">
        <w:t>to judge the feasibility of such action plans under projected climate change.</w:t>
      </w:r>
    </w:p>
    <w:p w14:paraId="4D8DD71F" w14:textId="77777777" w:rsidR="00B20F22" w:rsidRDefault="00B20F22" w:rsidP="002C32C8">
      <w:pPr>
        <w:jc w:val="both"/>
        <w:rPr>
          <w:b/>
        </w:rPr>
      </w:pPr>
    </w:p>
    <w:p w14:paraId="2804F215" w14:textId="35BE4963" w:rsidR="005729B4" w:rsidRPr="005729B4" w:rsidRDefault="005729B4" w:rsidP="002C32C8">
      <w:pPr>
        <w:jc w:val="both"/>
        <w:rPr>
          <w:b/>
        </w:rPr>
      </w:pPr>
      <w:r w:rsidRPr="005729B4">
        <w:rPr>
          <w:b/>
        </w:rPr>
        <w:t>References</w:t>
      </w:r>
    </w:p>
    <w:p w14:paraId="5C3BE469" w14:textId="326A9D78" w:rsidR="007F0E2A" w:rsidRPr="007F0E2A" w:rsidRDefault="005729B4" w:rsidP="007F0E2A">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7F0E2A" w:rsidRPr="007F0E2A">
        <w:rPr>
          <w:rFonts w:ascii="Calibri" w:eastAsia="Times New Roman" w:hAnsi="Calibri" w:cs="Times New Roman"/>
          <w:noProof/>
        </w:rPr>
        <w:t>1</w:t>
      </w:r>
      <w:r w:rsidR="007F0E2A" w:rsidRPr="007F0E2A">
        <w:rPr>
          <w:rFonts w:ascii="Calibri" w:eastAsia="Times New Roman" w:hAnsi="Calibri" w:cs="Times New Roman"/>
          <w:noProof/>
        </w:rPr>
        <w:tab/>
        <w:t xml:space="preserve">Basu R. High ambient temperature and mortality: a review of epidemiologic studies from 2001 to 2008. </w:t>
      </w:r>
      <w:r w:rsidR="007F0E2A" w:rsidRPr="007F0E2A">
        <w:rPr>
          <w:rFonts w:ascii="Calibri" w:eastAsia="Times New Roman" w:hAnsi="Calibri" w:cs="Times New Roman"/>
          <w:i/>
          <w:iCs/>
          <w:noProof/>
        </w:rPr>
        <w:t>Environ Heal</w:t>
      </w:r>
      <w:r w:rsidR="007F0E2A" w:rsidRPr="007F0E2A">
        <w:rPr>
          <w:rFonts w:ascii="Calibri" w:eastAsia="Times New Roman" w:hAnsi="Calibri" w:cs="Times New Roman"/>
          <w:noProof/>
        </w:rPr>
        <w:t xml:space="preserve"> 2009; </w:t>
      </w:r>
      <w:r w:rsidR="007F0E2A" w:rsidRPr="007F0E2A">
        <w:rPr>
          <w:rFonts w:ascii="Calibri" w:eastAsia="Times New Roman" w:hAnsi="Calibri" w:cs="Times New Roman"/>
          <w:b/>
          <w:bCs/>
          <w:noProof/>
        </w:rPr>
        <w:t>8</w:t>
      </w:r>
      <w:r w:rsidR="007F0E2A" w:rsidRPr="007F0E2A">
        <w:rPr>
          <w:rFonts w:ascii="Calibri" w:eastAsia="Times New Roman" w:hAnsi="Calibri" w:cs="Times New Roman"/>
          <w:noProof/>
        </w:rPr>
        <w:t>: 40.</w:t>
      </w:r>
    </w:p>
    <w:p w14:paraId="00B67EE5" w14:textId="77777777" w:rsidR="007F0E2A" w:rsidRPr="007F0E2A" w:rsidRDefault="007F0E2A" w:rsidP="007F0E2A">
      <w:pPr>
        <w:widowControl w:val="0"/>
        <w:autoSpaceDE w:val="0"/>
        <w:autoSpaceDN w:val="0"/>
        <w:adjustRightInd w:val="0"/>
        <w:ind w:left="640" w:hanging="640"/>
        <w:rPr>
          <w:rFonts w:ascii="Calibri" w:eastAsia="Times New Roman" w:hAnsi="Calibri" w:cs="Times New Roman"/>
          <w:noProof/>
        </w:rPr>
      </w:pPr>
      <w:r w:rsidRPr="007F0E2A">
        <w:rPr>
          <w:rFonts w:ascii="Calibri" w:eastAsia="Times New Roman" w:hAnsi="Calibri" w:cs="Times New Roman"/>
          <w:noProof/>
        </w:rPr>
        <w:t>2</w:t>
      </w:r>
      <w:r w:rsidRPr="007F0E2A">
        <w:rPr>
          <w:rFonts w:ascii="Calibri" w:eastAsia="Times New Roman" w:hAnsi="Calibri" w:cs="Times New Roman"/>
          <w:noProof/>
        </w:rPr>
        <w:tab/>
        <w:t xml:space="preserve">Ye X, Wolff R, Yu W, Vaneckova P, Pan X, Tong S. Ambient temperature and morbidity: a review of epidemiological evidence. </w:t>
      </w:r>
      <w:r w:rsidRPr="007F0E2A">
        <w:rPr>
          <w:rFonts w:ascii="Calibri" w:eastAsia="Times New Roman" w:hAnsi="Calibri" w:cs="Times New Roman"/>
          <w:i/>
          <w:iCs/>
          <w:noProof/>
        </w:rPr>
        <w:t>Environ Health Perspect</w:t>
      </w:r>
      <w:r w:rsidRPr="007F0E2A">
        <w:rPr>
          <w:rFonts w:ascii="Calibri" w:eastAsia="Times New Roman" w:hAnsi="Calibri" w:cs="Times New Roman"/>
          <w:noProof/>
        </w:rPr>
        <w:t xml:space="preserve"> 2012; </w:t>
      </w:r>
      <w:r w:rsidRPr="007F0E2A">
        <w:rPr>
          <w:rFonts w:ascii="Calibri" w:eastAsia="Times New Roman" w:hAnsi="Calibri" w:cs="Times New Roman"/>
          <w:b/>
          <w:bCs/>
          <w:noProof/>
        </w:rPr>
        <w:t>120</w:t>
      </w:r>
      <w:r w:rsidRPr="007F0E2A">
        <w:rPr>
          <w:rFonts w:ascii="Calibri" w:eastAsia="Times New Roman" w:hAnsi="Calibri" w:cs="Times New Roman"/>
          <w:noProof/>
        </w:rPr>
        <w:t>: 19–28.</w:t>
      </w:r>
    </w:p>
    <w:p w14:paraId="742EB622" w14:textId="77777777" w:rsidR="007F0E2A" w:rsidRPr="007F0E2A" w:rsidRDefault="007F0E2A" w:rsidP="007F0E2A">
      <w:pPr>
        <w:widowControl w:val="0"/>
        <w:autoSpaceDE w:val="0"/>
        <w:autoSpaceDN w:val="0"/>
        <w:adjustRightInd w:val="0"/>
        <w:ind w:left="640" w:hanging="640"/>
        <w:rPr>
          <w:rFonts w:ascii="Calibri" w:eastAsia="Times New Roman" w:hAnsi="Calibri" w:cs="Times New Roman"/>
          <w:noProof/>
        </w:rPr>
      </w:pPr>
      <w:r w:rsidRPr="007F0E2A">
        <w:rPr>
          <w:rFonts w:ascii="Calibri" w:eastAsia="Times New Roman" w:hAnsi="Calibri" w:cs="Times New Roman"/>
          <w:noProof/>
        </w:rPr>
        <w:t>3</w:t>
      </w:r>
      <w:r w:rsidRPr="007F0E2A">
        <w:rPr>
          <w:rFonts w:ascii="Calibri" w:eastAsia="Times New Roman" w:hAnsi="Calibri" w:cs="Times New Roman"/>
          <w:noProof/>
        </w:rPr>
        <w:tab/>
        <w:t xml:space="preserve">Lowe D, Ebi KL, Forsberg B. Heatwave early warning systems and adaptation advice to reduce human health consequences of heatwaves. </w:t>
      </w:r>
      <w:r w:rsidRPr="007F0E2A">
        <w:rPr>
          <w:rFonts w:ascii="Calibri" w:eastAsia="Times New Roman" w:hAnsi="Calibri" w:cs="Times New Roman"/>
          <w:i/>
          <w:iCs/>
          <w:noProof/>
        </w:rPr>
        <w:t>Int J Environ Res Public Health</w:t>
      </w:r>
      <w:r w:rsidRPr="007F0E2A">
        <w:rPr>
          <w:rFonts w:ascii="Calibri" w:eastAsia="Times New Roman" w:hAnsi="Calibri" w:cs="Times New Roman"/>
          <w:noProof/>
        </w:rPr>
        <w:t xml:space="preserve"> 2011; </w:t>
      </w:r>
      <w:r w:rsidRPr="007F0E2A">
        <w:rPr>
          <w:rFonts w:ascii="Calibri" w:eastAsia="Times New Roman" w:hAnsi="Calibri" w:cs="Times New Roman"/>
          <w:b/>
          <w:bCs/>
          <w:noProof/>
        </w:rPr>
        <w:t>8</w:t>
      </w:r>
      <w:r w:rsidRPr="007F0E2A">
        <w:rPr>
          <w:rFonts w:ascii="Calibri" w:eastAsia="Times New Roman" w:hAnsi="Calibri" w:cs="Times New Roman"/>
          <w:noProof/>
        </w:rPr>
        <w:t>: 4623–48.</w:t>
      </w:r>
    </w:p>
    <w:p w14:paraId="3F0E373B" w14:textId="77777777" w:rsidR="007F0E2A" w:rsidRPr="007F0E2A" w:rsidRDefault="007F0E2A" w:rsidP="007F0E2A">
      <w:pPr>
        <w:widowControl w:val="0"/>
        <w:autoSpaceDE w:val="0"/>
        <w:autoSpaceDN w:val="0"/>
        <w:adjustRightInd w:val="0"/>
        <w:ind w:left="640" w:hanging="640"/>
        <w:rPr>
          <w:rFonts w:ascii="Calibri" w:eastAsia="Times New Roman" w:hAnsi="Calibri" w:cs="Times New Roman"/>
          <w:noProof/>
        </w:rPr>
      </w:pPr>
      <w:r w:rsidRPr="007F0E2A">
        <w:rPr>
          <w:rFonts w:ascii="Calibri" w:eastAsia="Times New Roman" w:hAnsi="Calibri" w:cs="Times New Roman"/>
          <w:noProof/>
        </w:rPr>
        <w:t>4</w:t>
      </w:r>
      <w:r w:rsidRPr="007F0E2A">
        <w:rPr>
          <w:rFonts w:ascii="Calibri" w:eastAsia="Times New Roman" w:hAnsi="Calibri" w:cs="Times New Roman"/>
          <w:noProof/>
        </w:rPr>
        <w:tab/>
        <w:t xml:space="preserve">Lowe R, García-Díez M, Ballester J, </w:t>
      </w:r>
      <w:r w:rsidRPr="007F0E2A">
        <w:rPr>
          <w:rFonts w:ascii="Calibri" w:eastAsia="Times New Roman" w:hAnsi="Calibri" w:cs="Times New Roman"/>
          <w:i/>
          <w:iCs/>
          <w:noProof/>
        </w:rPr>
        <w:t>et al.</w:t>
      </w:r>
      <w:r w:rsidRPr="007F0E2A">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7F0E2A">
        <w:rPr>
          <w:rFonts w:ascii="Calibri" w:eastAsia="Times New Roman" w:hAnsi="Calibri" w:cs="Times New Roman"/>
          <w:i/>
          <w:iCs/>
          <w:noProof/>
        </w:rPr>
        <w:t>Int J Environ Res Public Health</w:t>
      </w:r>
      <w:r w:rsidRPr="007F0E2A">
        <w:rPr>
          <w:rFonts w:ascii="Calibri" w:eastAsia="Times New Roman" w:hAnsi="Calibri" w:cs="Times New Roman"/>
          <w:noProof/>
        </w:rPr>
        <w:t xml:space="preserve"> 2016; </w:t>
      </w:r>
      <w:r w:rsidRPr="007F0E2A">
        <w:rPr>
          <w:rFonts w:ascii="Calibri" w:eastAsia="Times New Roman" w:hAnsi="Calibri" w:cs="Times New Roman"/>
          <w:b/>
          <w:bCs/>
          <w:noProof/>
        </w:rPr>
        <w:t>13</w:t>
      </w:r>
      <w:r w:rsidRPr="007F0E2A">
        <w:rPr>
          <w:rFonts w:ascii="Calibri" w:eastAsia="Times New Roman" w:hAnsi="Calibri" w:cs="Times New Roman"/>
          <w:noProof/>
        </w:rPr>
        <w:t>. DOI:10.3390/ijerph13020206.</w:t>
      </w:r>
    </w:p>
    <w:p w14:paraId="1F69A1A3" w14:textId="77777777" w:rsidR="007F0E2A" w:rsidRPr="007F0E2A" w:rsidRDefault="007F0E2A" w:rsidP="007F0E2A">
      <w:pPr>
        <w:widowControl w:val="0"/>
        <w:autoSpaceDE w:val="0"/>
        <w:autoSpaceDN w:val="0"/>
        <w:adjustRightInd w:val="0"/>
        <w:ind w:left="640" w:hanging="640"/>
        <w:rPr>
          <w:rFonts w:ascii="Calibri" w:hAnsi="Calibri"/>
          <w:noProof/>
        </w:rPr>
      </w:pPr>
      <w:r w:rsidRPr="007F0E2A">
        <w:rPr>
          <w:rFonts w:ascii="Calibri" w:eastAsia="Times New Roman" w:hAnsi="Calibri" w:cs="Times New Roman"/>
          <w:noProof/>
        </w:rPr>
        <w:t>5</w:t>
      </w:r>
      <w:r w:rsidRPr="007F0E2A">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7F0E2A">
        <w:rPr>
          <w:rFonts w:ascii="Calibri" w:eastAsia="Times New Roman" w:hAnsi="Calibri" w:cs="Times New Roman"/>
          <w:i/>
          <w:iCs/>
          <w:noProof/>
        </w:rPr>
        <w:t>CEUR Workshop Proc</w:t>
      </w:r>
      <w:r w:rsidRPr="007F0E2A">
        <w:rPr>
          <w:rFonts w:ascii="Calibri" w:eastAsia="Times New Roman" w:hAnsi="Calibri" w:cs="Times New Roman"/>
          <w:noProof/>
        </w:rPr>
        <w:t xml:space="preserve"> 2015; </w:t>
      </w:r>
      <w:r w:rsidRPr="007F0E2A">
        <w:rPr>
          <w:rFonts w:ascii="Calibri" w:eastAsia="Times New Roman" w:hAnsi="Calibri" w:cs="Times New Roman"/>
          <w:b/>
          <w:bCs/>
          <w:noProof/>
        </w:rPr>
        <w:t>1542</w:t>
      </w:r>
      <w:r w:rsidRPr="007F0E2A">
        <w:rPr>
          <w:rFonts w:ascii="Calibri" w:eastAsia="Times New Roman" w:hAnsi="Calibri" w:cs="Times New Roman"/>
          <w:noProof/>
        </w:rPr>
        <w:t>: 33–6.</w:t>
      </w:r>
    </w:p>
    <w:p w14:paraId="70BF9EF4" w14:textId="6EFC14AB" w:rsidR="005729B4" w:rsidRDefault="005729B4" w:rsidP="007F0E2A">
      <w:pPr>
        <w:widowControl w:val="0"/>
        <w:autoSpaceDE w:val="0"/>
        <w:autoSpaceDN w:val="0"/>
        <w:adjustRightInd w:val="0"/>
        <w:ind w:left="640" w:hanging="640"/>
      </w:pPr>
      <w:r>
        <w:fldChar w:fldCharType="end"/>
      </w:r>
    </w:p>
    <w:p w14:paraId="0A0EF48F" w14:textId="7F4E5ABF" w:rsidR="00235E78" w:rsidRPr="00F47AEB" w:rsidRDefault="00235E78" w:rsidP="005945A4"/>
    <w:sectPr w:rsidR="00235E78" w:rsidRPr="00F47AEB"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35305"/>
    <w:rsid w:val="0003657E"/>
    <w:rsid w:val="00036FFA"/>
    <w:rsid w:val="000544A3"/>
    <w:rsid w:val="00066C53"/>
    <w:rsid w:val="0008315C"/>
    <w:rsid w:val="000870BD"/>
    <w:rsid w:val="0009325C"/>
    <w:rsid w:val="000B0D4A"/>
    <w:rsid w:val="000B6495"/>
    <w:rsid w:val="000B68BB"/>
    <w:rsid w:val="000B7625"/>
    <w:rsid w:val="000C0E55"/>
    <w:rsid w:val="000C4ED8"/>
    <w:rsid w:val="000C7277"/>
    <w:rsid w:val="000D5F12"/>
    <w:rsid w:val="000E154F"/>
    <w:rsid w:val="000E50E3"/>
    <w:rsid w:val="000F3A6A"/>
    <w:rsid w:val="00103CBB"/>
    <w:rsid w:val="0011537E"/>
    <w:rsid w:val="00115ED5"/>
    <w:rsid w:val="0012444D"/>
    <w:rsid w:val="00127E01"/>
    <w:rsid w:val="00132C6C"/>
    <w:rsid w:val="00155080"/>
    <w:rsid w:val="00156FC7"/>
    <w:rsid w:val="00161E98"/>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D2A"/>
    <w:rsid w:val="0026033D"/>
    <w:rsid w:val="00260B02"/>
    <w:rsid w:val="00287DCA"/>
    <w:rsid w:val="00293935"/>
    <w:rsid w:val="00296A5E"/>
    <w:rsid w:val="002B1609"/>
    <w:rsid w:val="002C32C8"/>
    <w:rsid w:val="002C35EA"/>
    <w:rsid w:val="002C363C"/>
    <w:rsid w:val="002C636B"/>
    <w:rsid w:val="002C691B"/>
    <w:rsid w:val="002D73B9"/>
    <w:rsid w:val="002E14EA"/>
    <w:rsid w:val="002F02C9"/>
    <w:rsid w:val="002F4DC5"/>
    <w:rsid w:val="003043B6"/>
    <w:rsid w:val="00306685"/>
    <w:rsid w:val="00336B09"/>
    <w:rsid w:val="00360A06"/>
    <w:rsid w:val="00376B34"/>
    <w:rsid w:val="0039751B"/>
    <w:rsid w:val="003A391F"/>
    <w:rsid w:val="003A3A3F"/>
    <w:rsid w:val="003C1065"/>
    <w:rsid w:val="003C153C"/>
    <w:rsid w:val="003C451D"/>
    <w:rsid w:val="003D32A1"/>
    <w:rsid w:val="003E4C41"/>
    <w:rsid w:val="003F22B3"/>
    <w:rsid w:val="004018CB"/>
    <w:rsid w:val="00402D6F"/>
    <w:rsid w:val="004060EF"/>
    <w:rsid w:val="00410813"/>
    <w:rsid w:val="00424341"/>
    <w:rsid w:val="00430834"/>
    <w:rsid w:val="00433EDB"/>
    <w:rsid w:val="00437E72"/>
    <w:rsid w:val="0044730F"/>
    <w:rsid w:val="00485256"/>
    <w:rsid w:val="004A5369"/>
    <w:rsid w:val="004C140E"/>
    <w:rsid w:val="004C3449"/>
    <w:rsid w:val="004D5D22"/>
    <w:rsid w:val="004D77E6"/>
    <w:rsid w:val="004E36B5"/>
    <w:rsid w:val="004E3783"/>
    <w:rsid w:val="004E661F"/>
    <w:rsid w:val="004E7B07"/>
    <w:rsid w:val="004F1615"/>
    <w:rsid w:val="004F404D"/>
    <w:rsid w:val="004F60F9"/>
    <w:rsid w:val="004F7FD8"/>
    <w:rsid w:val="005028B3"/>
    <w:rsid w:val="00506AF4"/>
    <w:rsid w:val="0051227E"/>
    <w:rsid w:val="005130C5"/>
    <w:rsid w:val="00541922"/>
    <w:rsid w:val="005546F4"/>
    <w:rsid w:val="00561F2E"/>
    <w:rsid w:val="00565475"/>
    <w:rsid w:val="00565B41"/>
    <w:rsid w:val="0056771B"/>
    <w:rsid w:val="005729B4"/>
    <w:rsid w:val="005759A5"/>
    <w:rsid w:val="005922C7"/>
    <w:rsid w:val="0059357D"/>
    <w:rsid w:val="005945A4"/>
    <w:rsid w:val="00594F9B"/>
    <w:rsid w:val="00595B6E"/>
    <w:rsid w:val="005B1ED4"/>
    <w:rsid w:val="005B5156"/>
    <w:rsid w:val="005E28FE"/>
    <w:rsid w:val="005F34A4"/>
    <w:rsid w:val="005F3963"/>
    <w:rsid w:val="00610890"/>
    <w:rsid w:val="006124E6"/>
    <w:rsid w:val="00622BCA"/>
    <w:rsid w:val="00633F4E"/>
    <w:rsid w:val="00641AF0"/>
    <w:rsid w:val="0064386E"/>
    <w:rsid w:val="00644A7E"/>
    <w:rsid w:val="00645F93"/>
    <w:rsid w:val="00661174"/>
    <w:rsid w:val="00661DE5"/>
    <w:rsid w:val="006633AD"/>
    <w:rsid w:val="006803F3"/>
    <w:rsid w:val="00680D50"/>
    <w:rsid w:val="006934E5"/>
    <w:rsid w:val="00694786"/>
    <w:rsid w:val="006A55CC"/>
    <w:rsid w:val="006A5B04"/>
    <w:rsid w:val="006C0D41"/>
    <w:rsid w:val="006C50E6"/>
    <w:rsid w:val="006F382C"/>
    <w:rsid w:val="00703C47"/>
    <w:rsid w:val="00712E39"/>
    <w:rsid w:val="007138A7"/>
    <w:rsid w:val="0071418E"/>
    <w:rsid w:val="0072443D"/>
    <w:rsid w:val="00725260"/>
    <w:rsid w:val="0073039A"/>
    <w:rsid w:val="0073173F"/>
    <w:rsid w:val="007564AF"/>
    <w:rsid w:val="00764BA5"/>
    <w:rsid w:val="00765671"/>
    <w:rsid w:val="007657EB"/>
    <w:rsid w:val="007813F1"/>
    <w:rsid w:val="00795E96"/>
    <w:rsid w:val="007A11B2"/>
    <w:rsid w:val="007B545A"/>
    <w:rsid w:val="007C3B9D"/>
    <w:rsid w:val="007E13E7"/>
    <w:rsid w:val="007E75E0"/>
    <w:rsid w:val="007E7DB0"/>
    <w:rsid w:val="007F0AA4"/>
    <w:rsid w:val="007F0E2A"/>
    <w:rsid w:val="007F2E1E"/>
    <w:rsid w:val="00800663"/>
    <w:rsid w:val="00805C1D"/>
    <w:rsid w:val="00811049"/>
    <w:rsid w:val="0081132E"/>
    <w:rsid w:val="008278D1"/>
    <w:rsid w:val="008544E0"/>
    <w:rsid w:val="00866DDE"/>
    <w:rsid w:val="00870509"/>
    <w:rsid w:val="008A6465"/>
    <w:rsid w:val="008A7646"/>
    <w:rsid w:val="008B7DDD"/>
    <w:rsid w:val="008C4931"/>
    <w:rsid w:val="008C4B74"/>
    <w:rsid w:val="008D151B"/>
    <w:rsid w:val="008E4AA6"/>
    <w:rsid w:val="008E570E"/>
    <w:rsid w:val="008F16FF"/>
    <w:rsid w:val="00911EE8"/>
    <w:rsid w:val="009147E4"/>
    <w:rsid w:val="00923C53"/>
    <w:rsid w:val="00932BD5"/>
    <w:rsid w:val="00937AF1"/>
    <w:rsid w:val="00952122"/>
    <w:rsid w:val="009535FF"/>
    <w:rsid w:val="00956A91"/>
    <w:rsid w:val="009719A8"/>
    <w:rsid w:val="00974800"/>
    <w:rsid w:val="0098603C"/>
    <w:rsid w:val="00986803"/>
    <w:rsid w:val="009A03AD"/>
    <w:rsid w:val="009A475F"/>
    <w:rsid w:val="009A4D56"/>
    <w:rsid w:val="009B275D"/>
    <w:rsid w:val="009C0D6E"/>
    <w:rsid w:val="009C5745"/>
    <w:rsid w:val="009D5647"/>
    <w:rsid w:val="009E25B4"/>
    <w:rsid w:val="009E450A"/>
    <w:rsid w:val="009E630D"/>
    <w:rsid w:val="00A10491"/>
    <w:rsid w:val="00A14FA4"/>
    <w:rsid w:val="00A23E5A"/>
    <w:rsid w:val="00A25BFD"/>
    <w:rsid w:val="00A5100E"/>
    <w:rsid w:val="00A55A47"/>
    <w:rsid w:val="00A62542"/>
    <w:rsid w:val="00A718C6"/>
    <w:rsid w:val="00A82B05"/>
    <w:rsid w:val="00AA1780"/>
    <w:rsid w:val="00AC00F1"/>
    <w:rsid w:val="00AC6A7C"/>
    <w:rsid w:val="00AD2DD2"/>
    <w:rsid w:val="00AF127D"/>
    <w:rsid w:val="00AF59A5"/>
    <w:rsid w:val="00AF69F6"/>
    <w:rsid w:val="00B106AC"/>
    <w:rsid w:val="00B14336"/>
    <w:rsid w:val="00B20F22"/>
    <w:rsid w:val="00B37009"/>
    <w:rsid w:val="00B526C6"/>
    <w:rsid w:val="00B70782"/>
    <w:rsid w:val="00B91584"/>
    <w:rsid w:val="00BB1084"/>
    <w:rsid w:val="00BB55F7"/>
    <w:rsid w:val="00BC149E"/>
    <w:rsid w:val="00BC7680"/>
    <w:rsid w:val="00BE164A"/>
    <w:rsid w:val="00BE5840"/>
    <w:rsid w:val="00BE7C5B"/>
    <w:rsid w:val="00BF0976"/>
    <w:rsid w:val="00BF3CD7"/>
    <w:rsid w:val="00C02149"/>
    <w:rsid w:val="00C041FC"/>
    <w:rsid w:val="00C1290D"/>
    <w:rsid w:val="00C165AB"/>
    <w:rsid w:val="00C25541"/>
    <w:rsid w:val="00C4447B"/>
    <w:rsid w:val="00C543E7"/>
    <w:rsid w:val="00C77FA7"/>
    <w:rsid w:val="00C815B1"/>
    <w:rsid w:val="00C93D92"/>
    <w:rsid w:val="00C96B61"/>
    <w:rsid w:val="00CA052B"/>
    <w:rsid w:val="00CB4065"/>
    <w:rsid w:val="00CB62F6"/>
    <w:rsid w:val="00CC0E84"/>
    <w:rsid w:val="00CE1DCB"/>
    <w:rsid w:val="00CE1F3A"/>
    <w:rsid w:val="00CE3E2E"/>
    <w:rsid w:val="00CF318B"/>
    <w:rsid w:val="00CF4741"/>
    <w:rsid w:val="00CF5298"/>
    <w:rsid w:val="00D00531"/>
    <w:rsid w:val="00D032F7"/>
    <w:rsid w:val="00D117B9"/>
    <w:rsid w:val="00D24DC4"/>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C1680"/>
    <w:rsid w:val="00DD5B72"/>
    <w:rsid w:val="00DF15E1"/>
    <w:rsid w:val="00E06999"/>
    <w:rsid w:val="00E12013"/>
    <w:rsid w:val="00E21F96"/>
    <w:rsid w:val="00E33BFE"/>
    <w:rsid w:val="00E42E99"/>
    <w:rsid w:val="00E55F23"/>
    <w:rsid w:val="00E628EF"/>
    <w:rsid w:val="00E63B39"/>
    <w:rsid w:val="00E6752F"/>
    <w:rsid w:val="00E827DA"/>
    <w:rsid w:val="00E85B65"/>
    <w:rsid w:val="00E86ABD"/>
    <w:rsid w:val="00E9130F"/>
    <w:rsid w:val="00E93B1A"/>
    <w:rsid w:val="00EA601C"/>
    <w:rsid w:val="00EA74DE"/>
    <w:rsid w:val="00EB7434"/>
    <w:rsid w:val="00ED3EB5"/>
    <w:rsid w:val="00ED4D78"/>
    <w:rsid w:val="00EE34B8"/>
    <w:rsid w:val="00EF0DEC"/>
    <w:rsid w:val="00F01B41"/>
    <w:rsid w:val="00F03F59"/>
    <w:rsid w:val="00F04E4E"/>
    <w:rsid w:val="00F147B2"/>
    <w:rsid w:val="00F16BE0"/>
    <w:rsid w:val="00F22901"/>
    <w:rsid w:val="00F30227"/>
    <w:rsid w:val="00F40035"/>
    <w:rsid w:val="00F41FDA"/>
    <w:rsid w:val="00F43484"/>
    <w:rsid w:val="00F4610C"/>
    <w:rsid w:val="00F47AEB"/>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650370B-F137-BA45-BCA9-65042AF6C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Pages>
  <Words>2605</Words>
  <Characters>14851</Characters>
  <Application>Microsoft Macintosh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89</cp:revision>
  <dcterms:created xsi:type="dcterms:W3CDTF">2017-07-03T15:47:00Z</dcterms:created>
  <dcterms:modified xsi:type="dcterms:W3CDTF">2017-08-1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